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42B7DFD" w14:textId="1205BD55" w:rsidR="00210D70" w:rsidRDefault="00210D70">
      <w:pPr>
        <w:rPr>
          <w:rFonts w:ascii="Times New Roman" w:hAnsi="Times New Roman" w:cs="Times New Roman"/>
          <w:sz w:val="24"/>
          <w:szCs w:val="24"/>
        </w:rPr>
      </w:pPr>
      <w:r w:rsidRPr="00830FD4">
        <w:rPr>
          <w:rFonts w:ascii="Times New Roman" w:hAnsi="Times New Roman" w:cs="Times New Roman"/>
          <w:sz w:val="24"/>
          <w:szCs w:val="24"/>
        </w:rPr>
        <w:t>Current advances in deep learning and, in particular, convolutional neural networks (CNNs) have enabled automatic and scalable image analysis for, e.g., object detection</w:t>
      </w:r>
      <w:r w:rsidRPr="00830FD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5kc2V5PC9BdXRob3I+PFllYXI+MjAxODwvWWVhcj48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aW5kc2V5PC9BdXRob3I+PFllYXI+MjAxODwvWWVhcj48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830FD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1-4]</w:t>
      </w:r>
      <w:r w:rsidRPr="00830FD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</w:t>
      </w:r>
      <w:r w:rsidRPr="00830FD4">
        <w:rPr>
          <w:rFonts w:ascii="Times New Roman" w:hAnsi="Times New Roman" w:cs="Times New Roman"/>
          <w:sz w:val="24"/>
          <w:szCs w:val="24"/>
        </w:rPr>
        <w:t xml:space="preserve"> classification</w:t>
      </w:r>
      <w:r w:rsidRPr="00830FD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b3JvdXp6YWRlaDwvQXV0aG9yPjxZZWFyPjIwMTg8L1ll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b3JvdXp6YWRlaDwvQXV0aG9yPjxZZWFyPjIwMTg8L1ll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830FD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5-10]</w:t>
      </w:r>
      <w:r w:rsidRPr="00830FD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</w:t>
      </w:r>
      <w:r w:rsidRPr="00830FD4">
        <w:rPr>
          <w:rFonts w:ascii="Times New Roman" w:hAnsi="Times New Roman" w:cs="Times New Roman"/>
          <w:sz w:val="24"/>
          <w:szCs w:val="24"/>
        </w:rPr>
        <w:t xml:space="preserve"> and even image-based predictions</w:t>
      </w:r>
      <w:r w:rsidRPr="00830FD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XZhbDwvQXV0aG9yPjxZZWFyPjIwMTU8L1llYXI+PFJl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dXZhbDwvQXV0aG9yPjxZZWFyPjIwMTU8L1llYXI+PFJl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830FD4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11-17]</w:t>
      </w:r>
      <w:r w:rsidRPr="00830FD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Pr="00830FD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any CNN-based deep learning frameworks are effective because CNNs emulate the</w:t>
      </w:r>
      <w:r w:rsidRPr="00830FD4">
        <w:rPr>
          <w:rFonts w:ascii="Times New Roman" w:hAnsi="Times New Roman" w:cs="Times New Roman"/>
          <w:sz w:val="24"/>
          <w:szCs w:val="24"/>
        </w:rPr>
        <w:t xml:space="preserve"> human brain’s natural visual perception mechanism by systematically learning featur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30FD4">
        <w:rPr>
          <w:rFonts w:ascii="Times New Roman" w:hAnsi="Times New Roman" w:cs="Times New Roman"/>
          <w:sz w:val="24"/>
          <w:szCs w:val="24"/>
        </w:rPr>
        <w:t>through multiple operational layers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ktar&lt;/Author&gt;&lt;Year&gt;2019&lt;/Year&gt;&lt;RecNum&gt;213&lt;/RecNum&gt;&lt;DisplayText&gt;[18]&lt;/DisplayText&gt;&lt;record&gt;&lt;rec-number&gt;213&lt;/rec-number&gt;&lt;foreign-keys&gt;&lt;key app="EN" db-id="t9990trr1faav8etvzgxfxwjxspavdsdswpe" timestamp="1591710759"&gt;213&lt;/key&gt;&lt;/foreign-keys&gt;&lt;ref-type name="Journal Article"&gt;17&lt;/ref-type&gt;&lt;contributors&gt;&lt;authors&gt;&lt;author&gt;Oktar, Yigit&lt;/author&gt;&lt;author&gt;Karakaya, Diclehan&lt;/author&gt;&lt;author&gt;Ulucan, Oguzhan&lt;/author&gt;&lt;author&gt;Turkan, Mehmet&lt;/author&gt;&lt;/authors&gt;&lt;/contributors&gt;&lt;titles&gt;&lt;title&gt;Convolutional Neural Networks: A Binocular Vision Perspective&lt;/title&gt;&lt;secondary-title&gt;arXiv preprint arXiv:1912.10201&lt;/secondary-title&gt;&lt;/titles&gt;&lt;periodical&gt;&lt;full-title&gt;arXiv preprint arXiv:1912.10201&lt;/full-title&gt;&lt;/periodical&gt;&lt;dates&gt;&lt;year&gt;2019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18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Pr="00830FD4">
        <w:rPr>
          <w:rFonts w:ascii="Times New Roman" w:hAnsi="Times New Roman" w:cs="Times New Roman"/>
          <w:sz w:val="24"/>
          <w:szCs w:val="24"/>
        </w:rPr>
        <w:t xml:space="preserve"> Image-based deep learning models </w:t>
      </w:r>
      <w:r>
        <w:rPr>
          <w:rFonts w:ascii="Times New Roman" w:hAnsi="Times New Roman" w:cs="Times New Roman"/>
          <w:sz w:val="24"/>
          <w:szCs w:val="24"/>
        </w:rPr>
        <w:t xml:space="preserve">can </w:t>
      </w:r>
      <w:r w:rsidRPr="00830FD4">
        <w:rPr>
          <w:rFonts w:ascii="Times New Roman" w:hAnsi="Times New Roman" w:cs="Times New Roman"/>
          <w:sz w:val="24"/>
          <w:szCs w:val="24"/>
        </w:rPr>
        <w:t>play a vital role in fully understanding boiling physics because boiling images are richly embedded with bubble statistics, which are quantitative measurements of the dynamic boiling phenomena.</w:t>
      </w:r>
    </w:p>
    <w:p w14:paraId="013D280B" w14:textId="2235F062" w:rsidR="00866EA5" w:rsidRDefault="00866EA5">
      <w:pPr>
        <w:rPr>
          <w:rFonts w:ascii="Times New Roman" w:hAnsi="Times New Roman" w:cs="Times New Roman"/>
          <w:sz w:val="24"/>
          <w:szCs w:val="24"/>
        </w:rPr>
      </w:pPr>
    </w:p>
    <w:p w14:paraId="0A53B6E6" w14:textId="57885FF1" w:rsidR="00866EA5" w:rsidRDefault="00866EA5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r w:rsidRPr="00362752">
        <w:rPr>
          <w:rFonts w:ascii="Times New Roman" w:hAnsi="Times New Roman" w:cs="Times New Roman"/>
          <w:sz w:val="24"/>
          <w:szCs w:val="24"/>
        </w:rPr>
        <w:t>Deep CNNs will be employed here, because they are known to learn more efficiently than shallow CNNs by naturally integrating incredibly enrichened image features</w:t>
      </w:r>
      <w:r w:rsidRPr="00362752">
        <w:rPr>
          <w:rFonts w:ascii="Times New Roman" w:hAnsi="Times New Roman" w:cs="Times New Roman"/>
          <w:sz w:val="24"/>
          <w:szCs w:val="24"/>
        </w:rPr>
        <w:fldChar w:fldCharType="begin"/>
      </w:r>
      <w:r w:rsidR="00D80FF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&lt;/Author&gt;&lt;Year&gt;2016&lt;/Year&gt;&lt;RecNum&gt;188&lt;/RecNum&gt;&lt;DisplayText&gt;[19]&lt;/DisplayText&gt;&lt;record&gt;&lt;rec-number&gt;188&lt;/rec-number&gt;&lt;foreign-keys&gt;&lt;key app="EN" db-id="t9990trr1faav8etvzgxfxwjxspavdsdswpe" timestamp="1586379781"&gt;188&lt;/key&gt;&lt;/foreign-keys&gt;&lt;ref-type name="Journal Article"&gt;17&lt;/ref-type&gt;&lt;contributors&gt;&lt;authors&gt;&lt;author&gt;He, K. M.&lt;/author&gt;&lt;author&gt;Zhang, X. Y.&lt;/author&gt;&lt;author&gt;Ren, S. Q.&lt;/author&gt;&lt;author&gt;Sun, J.&lt;/author&gt;&lt;/authors&gt;&lt;/contributors&gt;&lt;auth-address&gt;Microsoft Res, Beijing, Peoples R China&lt;/auth-address&gt;&lt;titles&gt;&lt;title&gt;Deep Residual Learning for Image Recognition&lt;/title&gt;&lt;secondary-title&gt;2016 Ieee Conference on Computer Vision and Pattern Recognition (Cvpr)&lt;/secondary-title&gt;&lt;alt-title&gt;Proc Cvpr Ieee&lt;/alt-title&gt;&lt;/titles&gt;&lt;alt-periodical&gt;&lt;full-title&gt;2018 Ieee/Cvf Conference on Computer Vision and Pattern Recognition (Cvpr)&lt;/full-title&gt;&lt;abbr-1&gt;Proc Cvpr Ieee&lt;/abbr-1&gt;&lt;/alt-periodical&gt;&lt;pages&gt;770-778&lt;/pages&gt;&lt;dates&gt;&lt;year&gt;2016&lt;/year&gt;&lt;/dates&gt;&lt;isbn&gt;1063-6919&lt;/isbn&gt;&lt;accession-num&gt;WOS:000400012300083&lt;/accession-num&gt;&lt;urls&gt;&lt;related-urls&gt;&lt;url&gt;&amp;lt;Go to ISI&amp;gt;://WOS:000400012300083&lt;/url&gt;&lt;/related-urls&gt;&lt;/urls&gt;&lt;electronic-resource-num&gt;10.1109/Cvpr.2016.90&lt;/electronic-resource-num&gt;&lt;language&gt;English&lt;/language&gt;&lt;/record&gt;&lt;/Cite&gt;&lt;/EndNote&gt;</w:instrText>
      </w:r>
      <w:r w:rsidRPr="00362752">
        <w:rPr>
          <w:rFonts w:ascii="Times New Roman" w:hAnsi="Times New Roman" w:cs="Times New Roman"/>
          <w:sz w:val="24"/>
          <w:szCs w:val="24"/>
        </w:rPr>
        <w:fldChar w:fldCharType="separate"/>
      </w:r>
      <w:r w:rsidR="00D80FF7">
        <w:rPr>
          <w:rFonts w:ascii="Times New Roman" w:hAnsi="Times New Roman" w:cs="Times New Roman"/>
          <w:noProof/>
          <w:sz w:val="24"/>
          <w:szCs w:val="24"/>
        </w:rPr>
        <w:t>[19]</w:t>
      </w:r>
      <w:r w:rsidRPr="00362752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Pr="00362752">
        <w:rPr>
          <w:rFonts w:ascii="Times New Roman" w:hAnsi="Times New Roman" w:cs="Times New Roman"/>
          <w:sz w:val="24"/>
          <w:szCs w:val="24"/>
        </w:rPr>
        <w:t xml:space="preserve"> A representative robust and easily-trainable deep CNN architecture, VGG16, is selected for this study</w:t>
      </w:r>
      <w:r w:rsidRPr="00362752">
        <w:rPr>
          <w:rFonts w:ascii="Times New Roman" w:hAnsi="Times New Roman" w:cs="Times New Roman"/>
          <w:sz w:val="24"/>
          <w:szCs w:val="24"/>
        </w:rPr>
        <w:fldChar w:fldCharType="begin"/>
      </w:r>
      <w:r w:rsidR="00D80FF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ostadjian&lt;/Author&gt;&lt;Year&gt;2018&lt;/Year&gt;&lt;RecNum&gt;197&lt;/RecNum&gt;&lt;DisplayText&gt;[20]&lt;/DisplayText&gt;&lt;record&gt;&lt;rec-number&gt;197&lt;/rec-number&gt;&lt;foreign-keys&gt;&lt;key app="EN" db-id="t9990trr1faav8etvzgxfxwjxspavdsdswpe" timestamp="1586469673"&gt;197&lt;/key&gt;&lt;/foreign-keys&gt;&lt;ref-type name="Journal Article"&gt;17&lt;/ref-type&gt;&lt;contributors&gt;&lt;authors&gt;&lt;author&gt;Postadjian, T.&lt;/author&gt;&lt;author&gt;Le Bris, A.&lt;/author&gt;&lt;author&gt;Sahbi, H.&lt;/author&gt;&lt;author&gt;Mallet, C.&lt;/author&gt;&lt;/authors&gt;&lt;/contributors&gt;&lt;auth-address&gt;Univ Paris Est, LASTIG, MATIS, IGN,ENSG, F-94160 St Mande, France&amp;#xD;UPMC Sorbonne Univ, CNRS, LIP6, Paris, France&lt;/auth-address&gt;&lt;titles&gt;&lt;title&gt;Superpixel Partitioning of Very High Resolution Satellite Images for Large-Scale Classification Perspectives with Deep Convolutional Neural Networks&lt;/title&gt;&lt;secondary-title&gt;Igarss 2018 - 2018 Ieee International Geoscience and Remote Sensing Symposium&lt;/secondary-title&gt;&lt;alt-title&gt;Int Geosci Remote Se&lt;/alt-title&gt;&lt;/titles&gt;&lt;alt-periodical&gt;&lt;full-title&gt;2017 Ieee International Geoscience and Remote Sensing Symposium (Igarss)&lt;/full-title&gt;&lt;abbr-1&gt;Int Geosci Remote Se&lt;/abbr-1&gt;&lt;/alt-periodical&gt;&lt;pages&gt;1328-1331&lt;/pages&gt;&lt;keywords&gt;&lt;keyword&gt;land-cover mapping&lt;/keyword&gt;&lt;keyword&gt;satellite images&lt;/keyword&gt;&lt;keyword&gt;very high spatial resolution&lt;/keyword&gt;&lt;keyword&gt;large-scale&lt;/keyword&gt;&lt;keyword&gt;learning&lt;/keyword&gt;&lt;keyword&gt;deep neural networks&lt;/keyword&gt;&lt;keyword&gt;geodatabases&lt;/keyword&gt;&lt;keyword&gt;segmentation&lt;/keyword&gt;&lt;keyword&gt;superpixels&lt;/keyword&gt;&lt;keyword&gt;aerial&lt;/keyword&gt;&lt;/keywords&gt;&lt;dates&gt;&lt;year&gt;2018&lt;/year&gt;&lt;/dates&gt;&lt;isbn&gt;2153-6996&lt;/isbn&gt;&lt;accession-num&gt;WOS:000451039801126&lt;/accession-num&gt;&lt;urls&gt;&lt;related-urls&gt;&lt;url&gt;&amp;lt;Go to ISI&amp;gt;://WOS:000451039801126&lt;/url&gt;&lt;/related-urls&gt;&lt;/urls&gt;&lt;language&gt;English&lt;/language&gt;&lt;/record&gt;&lt;/Cite&gt;&lt;/EndNote&gt;</w:instrText>
      </w:r>
      <w:r w:rsidRPr="00362752">
        <w:rPr>
          <w:rFonts w:ascii="Times New Roman" w:hAnsi="Times New Roman" w:cs="Times New Roman"/>
          <w:sz w:val="24"/>
          <w:szCs w:val="24"/>
        </w:rPr>
        <w:fldChar w:fldCharType="separate"/>
      </w:r>
      <w:r w:rsidR="00D80FF7">
        <w:rPr>
          <w:rFonts w:ascii="Times New Roman" w:hAnsi="Times New Roman" w:cs="Times New Roman"/>
          <w:noProof/>
          <w:sz w:val="24"/>
          <w:szCs w:val="24"/>
        </w:rPr>
        <w:t>[20]</w:t>
      </w:r>
      <w:r w:rsidRPr="00362752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bookmarkEnd w:id="0"/>
    <w:p w14:paraId="228E88E9" w14:textId="77777777" w:rsidR="00210D70" w:rsidRDefault="00210D70">
      <w:pPr>
        <w:rPr>
          <w:rFonts w:ascii="Times New Roman" w:hAnsi="Times New Roman" w:cs="Times New Roman"/>
          <w:sz w:val="24"/>
          <w:szCs w:val="24"/>
        </w:rPr>
      </w:pPr>
    </w:p>
    <w:p w14:paraId="7DAC9C3D" w14:textId="77777777" w:rsidR="00D80FF7" w:rsidRPr="00D80FF7" w:rsidRDefault="00210D70" w:rsidP="00D80FF7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80FF7" w:rsidRPr="00D80FF7">
        <w:t xml:space="preserve">[1] R. Lindsey; A. Daluiski; S. Chopra; A. Lachapelle; M. Mozer; S. Sicular; D. Hanel; M. Gardner; A. Gupta; R. Hotchkiss; H. Potter, </w:t>
      </w:r>
      <w:r w:rsidR="00D80FF7" w:rsidRPr="00D80FF7">
        <w:rPr>
          <w:i/>
        </w:rPr>
        <w:t xml:space="preserve">P Natl Acad Sci USA </w:t>
      </w:r>
      <w:r w:rsidR="00D80FF7" w:rsidRPr="00D80FF7">
        <w:rPr>
          <w:b/>
        </w:rPr>
        <w:t>2018,</w:t>
      </w:r>
      <w:r w:rsidR="00D80FF7" w:rsidRPr="00D80FF7">
        <w:t xml:space="preserve"> </w:t>
      </w:r>
      <w:r w:rsidR="00D80FF7" w:rsidRPr="00D80FF7">
        <w:rPr>
          <w:i/>
        </w:rPr>
        <w:t>115</w:t>
      </w:r>
      <w:r w:rsidR="00D80FF7" w:rsidRPr="00D80FF7">
        <w:t>, 11591.</w:t>
      </w:r>
    </w:p>
    <w:p w14:paraId="49BD8FCE" w14:textId="77777777" w:rsidR="00D80FF7" w:rsidRPr="00D80FF7" w:rsidRDefault="00D80FF7" w:rsidP="00D80FF7">
      <w:pPr>
        <w:pStyle w:val="EndNoteBibliography"/>
        <w:spacing w:after="0"/>
      </w:pPr>
      <w:r w:rsidRPr="00D80FF7">
        <w:t xml:space="preserve">[2] D. Shen; G. Wu; H.-I. Suk, </w:t>
      </w:r>
      <w:r w:rsidRPr="00D80FF7">
        <w:rPr>
          <w:i/>
        </w:rPr>
        <w:t xml:space="preserve">Annual review of biomedical engineering </w:t>
      </w:r>
      <w:r w:rsidRPr="00D80FF7">
        <w:rPr>
          <w:b/>
        </w:rPr>
        <w:t>2017,</w:t>
      </w:r>
      <w:r w:rsidRPr="00D80FF7">
        <w:t xml:space="preserve"> </w:t>
      </w:r>
      <w:r w:rsidRPr="00D80FF7">
        <w:rPr>
          <w:i/>
        </w:rPr>
        <w:t>19</w:t>
      </w:r>
      <w:r w:rsidRPr="00D80FF7">
        <w:t>, 221.</w:t>
      </w:r>
    </w:p>
    <w:p w14:paraId="01E61055" w14:textId="77777777" w:rsidR="00D80FF7" w:rsidRPr="00D80FF7" w:rsidRDefault="00D80FF7" w:rsidP="00D80FF7">
      <w:pPr>
        <w:pStyle w:val="EndNoteBibliography"/>
        <w:spacing w:after="0"/>
      </w:pPr>
      <w:r w:rsidRPr="00D80FF7">
        <w:t xml:space="preserve">[3] J. M. Newby; A. M. Schaefer; P. T. Lee; M. G. Forest; S. K. Lai, </w:t>
      </w:r>
      <w:r w:rsidRPr="00D80FF7">
        <w:rPr>
          <w:i/>
        </w:rPr>
        <w:t xml:space="preserve">P Natl Acad Sci USA </w:t>
      </w:r>
      <w:r w:rsidRPr="00D80FF7">
        <w:rPr>
          <w:b/>
        </w:rPr>
        <w:t>2018,</w:t>
      </w:r>
      <w:r w:rsidRPr="00D80FF7">
        <w:t xml:space="preserve"> </w:t>
      </w:r>
      <w:r w:rsidRPr="00D80FF7">
        <w:rPr>
          <w:i/>
        </w:rPr>
        <w:t>115</w:t>
      </w:r>
      <w:r w:rsidRPr="00D80FF7">
        <w:t>, 9026.</w:t>
      </w:r>
    </w:p>
    <w:p w14:paraId="0198B2AB" w14:textId="77777777" w:rsidR="00D80FF7" w:rsidRPr="00D80FF7" w:rsidRDefault="00D80FF7" w:rsidP="00D80FF7">
      <w:pPr>
        <w:pStyle w:val="EndNoteBibliography"/>
        <w:spacing w:after="0"/>
      </w:pPr>
      <w:r w:rsidRPr="00D80FF7">
        <w:t xml:space="preserve">[4] G. Lio; R. Fadda; G. Doneddu; J. R. Duhamel; A. Sirigu, </w:t>
      </w:r>
      <w:r w:rsidRPr="00D80FF7">
        <w:rPr>
          <w:i/>
        </w:rPr>
        <w:t xml:space="preserve">Nat Commun </w:t>
      </w:r>
      <w:r w:rsidRPr="00D80FF7">
        <w:rPr>
          <w:b/>
        </w:rPr>
        <w:t>2019,</w:t>
      </w:r>
      <w:r w:rsidRPr="00D80FF7">
        <w:t xml:space="preserve"> </w:t>
      </w:r>
      <w:r w:rsidRPr="00D80FF7">
        <w:rPr>
          <w:i/>
        </w:rPr>
        <w:t>10</w:t>
      </w:r>
      <w:r w:rsidRPr="00D80FF7">
        <w:t>.</w:t>
      </w:r>
    </w:p>
    <w:p w14:paraId="69AF5DAE" w14:textId="77777777" w:rsidR="00D80FF7" w:rsidRPr="00D80FF7" w:rsidRDefault="00D80FF7" w:rsidP="00D80FF7">
      <w:pPr>
        <w:pStyle w:val="EndNoteBibliography"/>
        <w:spacing w:after="0"/>
      </w:pPr>
      <w:r w:rsidRPr="00D80FF7">
        <w:t xml:space="preserve">[5] M. S. Norouzzadeh; A. Nguyen; M. Kosmala; A. Swanson; M. S. Palmer; C. Packer; J. Clune, </w:t>
      </w:r>
      <w:r w:rsidRPr="00D80FF7">
        <w:rPr>
          <w:i/>
        </w:rPr>
        <w:t xml:space="preserve">P Natl Acad Sci USA </w:t>
      </w:r>
      <w:r w:rsidRPr="00D80FF7">
        <w:rPr>
          <w:b/>
        </w:rPr>
        <w:t>2018,</w:t>
      </w:r>
      <w:r w:rsidRPr="00D80FF7">
        <w:t xml:space="preserve"> </w:t>
      </w:r>
      <w:r w:rsidRPr="00D80FF7">
        <w:rPr>
          <w:i/>
        </w:rPr>
        <w:t>115</w:t>
      </w:r>
      <w:r w:rsidRPr="00D80FF7">
        <w:t>, E5716.</w:t>
      </w:r>
    </w:p>
    <w:p w14:paraId="1993AA87" w14:textId="77777777" w:rsidR="00D80FF7" w:rsidRPr="00D80FF7" w:rsidRDefault="00D80FF7" w:rsidP="00D80FF7">
      <w:pPr>
        <w:pStyle w:val="EndNoteBibliography"/>
        <w:spacing w:after="0"/>
      </w:pPr>
      <w:r w:rsidRPr="00D80FF7">
        <w:t xml:space="preserve">[6] Y. Qu; H. Zhu; Y. Shen; J. Zhang; C. Tao; P. Ghosh; M. Qiu, </w:t>
      </w:r>
      <w:r w:rsidRPr="00D80FF7">
        <w:rPr>
          <w:i/>
        </w:rPr>
        <w:t xml:space="preserve">Science Bulletin </w:t>
      </w:r>
      <w:r w:rsidRPr="00D80FF7">
        <w:rPr>
          <w:b/>
        </w:rPr>
        <w:t>2020</w:t>
      </w:r>
      <w:r w:rsidRPr="00D80FF7">
        <w:t>.</w:t>
      </w:r>
    </w:p>
    <w:p w14:paraId="4C364973" w14:textId="77777777" w:rsidR="00D80FF7" w:rsidRPr="00D80FF7" w:rsidRDefault="00D80FF7" w:rsidP="00D80FF7">
      <w:pPr>
        <w:pStyle w:val="EndNoteBibliography"/>
        <w:spacing w:after="0"/>
      </w:pPr>
      <w:r w:rsidRPr="00D80FF7">
        <w:t xml:space="preserve">[7] S. M. Mousavi; W. L. Ellsworth; W. Zhu; L. Y. Chuang; G. C. Beroza, </w:t>
      </w:r>
      <w:r w:rsidRPr="00D80FF7">
        <w:rPr>
          <w:i/>
        </w:rPr>
        <w:t xml:space="preserve">Nat Commun </w:t>
      </w:r>
      <w:r w:rsidRPr="00D80FF7">
        <w:rPr>
          <w:b/>
        </w:rPr>
        <w:t>2020,</w:t>
      </w:r>
      <w:r w:rsidRPr="00D80FF7">
        <w:t xml:space="preserve"> </w:t>
      </w:r>
      <w:r w:rsidRPr="00D80FF7">
        <w:rPr>
          <w:i/>
        </w:rPr>
        <w:t>11</w:t>
      </w:r>
      <w:r w:rsidRPr="00D80FF7">
        <w:t>, 1.</w:t>
      </w:r>
    </w:p>
    <w:p w14:paraId="7315A23D" w14:textId="77777777" w:rsidR="00D80FF7" w:rsidRPr="00D80FF7" w:rsidRDefault="00D80FF7" w:rsidP="00D80FF7">
      <w:pPr>
        <w:pStyle w:val="EndNoteBibliography"/>
        <w:spacing w:after="0"/>
      </w:pPr>
      <w:r w:rsidRPr="00D80FF7">
        <w:t xml:space="preserve">[8] A. Ziletti; D. Kumar; M. Scheffler; L. M. Ghiringhelli, </w:t>
      </w:r>
      <w:r w:rsidRPr="00D80FF7">
        <w:rPr>
          <w:i/>
        </w:rPr>
        <w:t xml:space="preserve">Nat Commun </w:t>
      </w:r>
      <w:r w:rsidRPr="00D80FF7">
        <w:rPr>
          <w:b/>
        </w:rPr>
        <w:t>2018,</w:t>
      </w:r>
      <w:r w:rsidRPr="00D80FF7">
        <w:t xml:space="preserve"> </w:t>
      </w:r>
      <w:r w:rsidRPr="00D80FF7">
        <w:rPr>
          <w:i/>
        </w:rPr>
        <w:t>9</w:t>
      </w:r>
      <w:r w:rsidRPr="00D80FF7">
        <w:t>.</w:t>
      </w:r>
    </w:p>
    <w:p w14:paraId="6BAA0342" w14:textId="77777777" w:rsidR="00D80FF7" w:rsidRPr="00D80FF7" w:rsidRDefault="00D80FF7" w:rsidP="00D80FF7">
      <w:pPr>
        <w:pStyle w:val="EndNoteBibliography"/>
        <w:spacing w:after="0"/>
      </w:pPr>
      <w:r w:rsidRPr="00D80FF7">
        <w:t xml:space="preserve">[9] Z. Geng; Y. F. Wang, </w:t>
      </w:r>
      <w:r w:rsidRPr="00D80FF7">
        <w:rPr>
          <w:i/>
        </w:rPr>
        <w:t xml:space="preserve">Nat Commun </w:t>
      </w:r>
      <w:r w:rsidRPr="00D80FF7">
        <w:rPr>
          <w:b/>
        </w:rPr>
        <w:t>2020,</w:t>
      </w:r>
      <w:r w:rsidRPr="00D80FF7">
        <w:t xml:space="preserve"> </w:t>
      </w:r>
      <w:r w:rsidRPr="00D80FF7">
        <w:rPr>
          <w:i/>
        </w:rPr>
        <w:t>11</w:t>
      </w:r>
      <w:r w:rsidRPr="00D80FF7">
        <w:t>.</w:t>
      </w:r>
    </w:p>
    <w:p w14:paraId="226B7FF9" w14:textId="77777777" w:rsidR="00D80FF7" w:rsidRPr="00D80FF7" w:rsidRDefault="00D80FF7" w:rsidP="00D80FF7">
      <w:pPr>
        <w:pStyle w:val="EndNoteBibliography"/>
        <w:spacing w:after="0"/>
      </w:pPr>
      <w:r w:rsidRPr="00D80FF7">
        <w:t xml:space="preserve">[10] Z. Q. Tang; K. V. Chuang; C. DeCarli; L. W. Jin; L. Beckett; M. J. Keiser; B. N. Dugger, </w:t>
      </w:r>
      <w:r w:rsidRPr="00D80FF7">
        <w:rPr>
          <w:i/>
        </w:rPr>
        <w:t xml:space="preserve">Nat Commun </w:t>
      </w:r>
      <w:r w:rsidRPr="00D80FF7">
        <w:rPr>
          <w:b/>
        </w:rPr>
        <w:t>2019,</w:t>
      </w:r>
      <w:r w:rsidRPr="00D80FF7">
        <w:t xml:space="preserve"> </w:t>
      </w:r>
      <w:r w:rsidRPr="00D80FF7">
        <w:rPr>
          <w:i/>
        </w:rPr>
        <w:t>10</w:t>
      </w:r>
      <w:r w:rsidRPr="00D80FF7">
        <w:t>.</w:t>
      </w:r>
    </w:p>
    <w:p w14:paraId="030F186B" w14:textId="77777777" w:rsidR="00D80FF7" w:rsidRPr="00D80FF7" w:rsidRDefault="00D80FF7" w:rsidP="00D80FF7">
      <w:pPr>
        <w:pStyle w:val="EndNoteBibliography"/>
        <w:spacing w:after="0"/>
      </w:pPr>
      <w:r w:rsidRPr="00D80FF7">
        <w:t xml:space="preserve">[11] B. Huval; T. Wang; S. Tandon; J. Kiske; W. Song; J. Pazhayampallil; M. Andriluka; P. Rajpurkar; T. Migimatsu; R. Cheng-Yue, </w:t>
      </w:r>
      <w:r w:rsidRPr="00D80FF7">
        <w:rPr>
          <w:i/>
        </w:rPr>
        <w:t xml:space="preserve">arXiv preprint arXiv:1504.01716 </w:t>
      </w:r>
      <w:r w:rsidRPr="00D80FF7">
        <w:rPr>
          <w:b/>
        </w:rPr>
        <w:t>2015</w:t>
      </w:r>
      <w:r w:rsidRPr="00D80FF7">
        <w:t>.</w:t>
      </w:r>
    </w:p>
    <w:p w14:paraId="2E239391" w14:textId="77777777" w:rsidR="00D80FF7" w:rsidRPr="00D80FF7" w:rsidRDefault="00D80FF7" w:rsidP="00D80FF7">
      <w:pPr>
        <w:pStyle w:val="EndNoteBibliography"/>
        <w:spacing w:after="0"/>
      </w:pPr>
      <w:r w:rsidRPr="00D80FF7">
        <w:t xml:space="preserve">[12] F. Milletari; N. Navab; S. A. Ahmadi, </w:t>
      </w:r>
      <w:r w:rsidRPr="00D80FF7">
        <w:rPr>
          <w:i/>
        </w:rPr>
        <w:t xml:space="preserve">Int Conf 3d Vision </w:t>
      </w:r>
      <w:r w:rsidRPr="00D80FF7">
        <w:rPr>
          <w:b/>
        </w:rPr>
        <w:t>2016</w:t>
      </w:r>
      <w:r w:rsidRPr="00D80FF7">
        <w:t>, 565.</w:t>
      </w:r>
    </w:p>
    <w:p w14:paraId="3FFB1788" w14:textId="77777777" w:rsidR="00D80FF7" w:rsidRPr="00D80FF7" w:rsidRDefault="00D80FF7" w:rsidP="00D80FF7">
      <w:pPr>
        <w:pStyle w:val="EndNoteBibliography"/>
        <w:spacing w:after="0"/>
      </w:pPr>
      <w:r w:rsidRPr="00D80FF7">
        <w:t xml:space="preserve">[13] D. M. Pelt; J. A. Sethian, </w:t>
      </w:r>
      <w:r w:rsidRPr="00D80FF7">
        <w:rPr>
          <w:i/>
        </w:rPr>
        <w:t xml:space="preserve">P Natl Acad Sci USA </w:t>
      </w:r>
      <w:r w:rsidRPr="00D80FF7">
        <w:rPr>
          <w:b/>
        </w:rPr>
        <w:t>2018,</w:t>
      </w:r>
      <w:r w:rsidRPr="00D80FF7">
        <w:t xml:space="preserve"> </w:t>
      </w:r>
      <w:r w:rsidRPr="00D80FF7">
        <w:rPr>
          <w:i/>
        </w:rPr>
        <w:t>115</w:t>
      </w:r>
      <w:r w:rsidRPr="00D80FF7">
        <w:t>, 254.</w:t>
      </w:r>
    </w:p>
    <w:p w14:paraId="2ABFD86A" w14:textId="77777777" w:rsidR="00D80FF7" w:rsidRPr="00D80FF7" w:rsidRDefault="00D80FF7" w:rsidP="00D80FF7">
      <w:pPr>
        <w:pStyle w:val="EndNoteBibliography"/>
        <w:spacing w:after="0"/>
      </w:pPr>
      <w:r w:rsidRPr="00D80FF7">
        <w:t xml:space="preserve">[14] J. Wu; X. Yin; H. Xiao, </w:t>
      </w:r>
      <w:r w:rsidRPr="00D80FF7">
        <w:rPr>
          <w:i/>
        </w:rPr>
        <w:t xml:space="preserve">Science bulletin </w:t>
      </w:r>
      <w:r w:rsidRPr="00D80FF7">
        <w:rPr>
          <w:b/>
        </w:rPr>
        <w:t>2018,</w:t>
      </w:r>
      <w:r w:rsidRPr="00D80FF7">
        <w:t xml:space="preserve"> </w:t>
      </w:r>
      <w:r w:rsidRPr="00D80FF7">
        <w:rPr>
          <w:i/>
        </w:rPr>
        <w:t>63</w:t>
      </w:r>
      <w:r w:rsidRPr="00D80FF7">
        <w:t>, 1215.</w:t>
      </w:r>
    </w:p>
    <w:p w14:paraId="0F101F9C" w14:textId="77777777" w:rsidR="00D80FF7" w:rsidRPr="00D80FF7" w:rsidRDefault="00D80FF7" w:rsidP="00D80FF7">
      <w:pPr>
        <w:pStyle w:val="EndNoteBibliography"/>
        <w:spacing w:after="0"/>
      </w:pPr>
      <w:r w:rsidRPr="00D80FF7">
        <w:lastRenderedPageBreak/>
        <w:t xml:space="preserve">[15] F. Wang; J.-F. Yang; M.-Y. Wang; C.-Y. Jia; X.-X. Shi; G.-F. Hao; G.-F. Yang, </w:t>
      </w:r>
      <w:r w:rsidRPr="00D80FF7">
        <w:rPr>
          <w:i/>
        </w:rPr>
        <w:t xml:space="preserve">Science Bulletin </w:t>
      </w:r>
      <w:r w:rsidRPr="00D80FF7">
        <w:rPr>
          <w:b/>
        </w:rPr>
        <w:t>2020</w:t>
      </w:r>
      <w:r w:rsidRPr="00D80FF7">
        <w:t>.</w:t>
      </w:r>
    </w:p>
    <w:p w14:paraId="53BD2E34" w14:textId="77777777" w:rsidR="00D80FF7" w:rsidRPr="00D80FF7" w:rsidRDefault="00D80FF7" w:rsidP="00D80FF7">
      <w:pPr>
        <w:pStyle w:val="EndNoteBibliography"/>
        <w:spacing w:after="0"/>
      </w:pPr>
      <w:r w:rsidRPr="00D80FF7">
        <w:t xml:space="preserve">[16] S. Grossman; G. Gaziv; E. M. Yeagle; M. Harel; P. Megevand; D. M. Groppe; S. Khuvis; J. L. Herrero; M. Irani; A. D. Mehta; R. Malach, </w:t>
      </w:r>
      <w:r w:rsidRPr="00D80FF7">
        <w:rPr>
          <w:i/>
        </w:rPr>
        <w:t xml:space="preserve">Nat Commun </w:t>
      </w:r>
      <w:r w:rsidRPr="00D80FF7">
        <w:rPr>
          <w:b/>
        </w:rPr>
        <w:t>2019,</w:t>
      </w:r>
      <w:r w:rsidRPr="00D80FF7">
        <w:t xml:space="preserve"> </w:t>
      </w:r>
      <w:r w:rsidRPr="00D80FF7">
        <w:rPr>
          <w:i/>
        </w:rPr>
        <w:t>10</w:t>
      </w:r>
      <w:r w:rsidRPr="00D80FF7">
        <w:t>.</w:t>
      </w:r>
    </w:p>
    <w:p w14:paraId="3F3A6133" w14:textId="77777777" w:rsidR="00D80FF7" w:rsidRPr="00D80FF7" w:rsidRDefault="00D80FF7" w:rsidP="00D80FF7">
      <w:pPr>
        <w:pStyle w:val="EndNoteBibliography"/>
        <w:spacing w:after="0"/>
      </w:pPr>
      <w:r w:rsidRPr="00D80FF7">
        <w:t xml:space="preserve">[17] A. A. K. Nielsen; C. A. Voigt, </w:t>
      </w:r>
      <w:r w:rsidRPr="00D80FF7">
        <w:rPr>
          <w:i/>
        </w:rPr>
        <w:t xml:space="preserve">Nat Commun </w:t>
      </w:r>
      <w:r w:rsidRPr="00D80FF7">
        <w:rPr>
          <w:b/>
        </w:rPr>
        <w:t>2018,</w:t>
      </w:r>
      <w:r w:rsidRPr="00D80FF7">
        <w:t xml:space="preserve"> </w:t>
      </w:r>
      <w:r w:rsidRPr="00D80FF7">
        <w:rPr>
          <w:i/>
        </w:rPr>
        <w:t>9</w:t>
      </w:r>
      <w:r w:rsidRPr="00D80FF7">
        <w:t>.</w:t>
      </w:r>
    </w:p>
    <w:p w14:paraId="19BC766F" w14:textId="77777777" w:rsidR="00D80FF7" w:rsidRPr="00D80FF7" w:rsidRDefault="00D80FF7" w:rsidP="00D80FF7">
      <w:pPr>
        <w:pStyle w:val="EndNoteBibliography"/>
        <w:spacing w:after="0"/>
      </w:pPr>
      <w:r w:rsidRPr="00D80FF7">
        <w:t xml:space="preserve">[18] Y. Oktar; D. Karakaya; O. Ulucan; M. Turkan, </w:t>
      </w:r>
      <w:r w:rsidRPr="00D80FF7">
        <w:rPr>
          <w:i/>
        </w:rPr>
        <w:t xml:space="preserve">arXiv preprint arXiv:1912.10201 </w:t>
      </w:r>
      <w:r w:rsidRPr="00D80FF7">
        <w:rPr>
          <w:b/>
        </w:rPr>
        <w:t>2019</w:t>
      </w:r>
      <w:r w:rsidRPr="00D80FF7">
        <w:t>.</w:t>
      </w:r>
    </w:p>
    <w:p w14:paraId="2FD19EA0" w14:textId="77777777" w:rsidR="00D80FF7" w:rsidRPr="00D80FF7" w:rsidRDefault="00D80FF7" w:rsidP="00D80FF7">
      <w:pPr>
        <w:pStyle w:val="EndNoteBibliography"/>
        <w:spacing w:after="0"/>
      </w:pPr>
      <w:r w:rsidRPr="00D80FF7">
        <w:t xml:space="preserve">[19] K. M. He; X. Y. Zhang; S. Q. Ren; J. Sun, </w:t>
      </w:r>
      <w:r w:rsidRPr="00D80FF7">
        <w:rPr>
          <w:i/>
        </w:rPr>
        <w:t xml:space="preserve">2016 Ieee Conference on Computer Vision and Pattern Recognition (Cvpr) </w:t>
      </w:r>
      <w:r w:rsidRPr="00D80FF7">
        <w:rPr>
          <w:b/>
        </w:rPr>
        <w:t>2016</w:t>
      </w:r>
      <w:r w:rsidRPr="00D80FF7">
        <w:t>, 770.</w:t>
      </w:r>
    </w:p>
    <w:p w14:paraId="45A7E517" w14:textId="77777777" w:rsidR="00D80FF7" w:rsidRPr="00D80FF7" w:rsidRDefault="00D80FF7" w:rsidP="00D80FF7">
      <w:pPr>
        <w:pStyle w:val="EndNoteBibliography"/>
      </w:pPr>
      <w:r w:rsidRPr="00D80FF7">
        <w:t xml:space="preserve">[20] T. Postadjian; A. Le Bris; H. Sahbi; C. Mallet, </w:t>
      </w:r>
      <w:r w:rsidRPr="00D80FF7">
        <w:rPr>
          <w:i/>
        </w:rPr>
        <w:t xml:space="preserve">Igarss 2018 - 2018 Ieee International Geoscience and Remote Sensing Symposium </w:t>
      </w:r>
      <w:r w:rsidRPr="00D80FF7">
        <w:rPr>
          <w:b/>
        </w:rPr>
        <w:t>2018</w:t>
      </w:r>
      <w:r w:rsidRPr="00D80FF7">
        <w:t>, 1328.</w:t>
      </w:r>
    </w:p>
    <w:p w14:paraId="27595FC0" w14:textId="19935EC8" w:rsidR="00FF5CB5" w:rsidRDefault="00210D70">
      <w:r>
        <w:fldChar w:fldCharType="end"/>
      </w:r>
    </w:p>
    <w:sectPr w:rsidR="00FF5CB5" w:rsidSect="00C32840">
      <w:pgSz w:w="12242" w:h="15842" w:code="1"/>
      <w:pgMar w:top="1701" w:right="1440" w:bottom="1440" w:left="1440" w:header="851" w:footer="992" w:gutter="0"/>
      <w:cols w:space="425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Small_2&lt;/Style&gt;&lt;LeftDelim&gt;{&lt;/LeftDelim&gt;&lt;RightDelim&gt;}&lt;/RightDelim&gt;&lt;FontName&gt;맑은 고딕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210D70"/>
    <w:rsid w:val="000141D0"/>
    <w:rsid w:val="000463D6"/>
    <w:rsid w:val="00210D70"/>
    <w:rsid w:val="002E2DB3"/>
    <w:rsid w:val="004F1595"/>
    <w:rsid w:val="00631DCE"/>
    <w:rsid w:val="007C5D5B"/>
    <w:rsid w:val="008558C1"/>
    <w:rsid w:val="00866EA5"/>
    <w:rsid w:val="008A63DD"/>
    <w:rsid w:val="00C2723F"/>
    <w:rsid w:val="00C32840"/>
    <w:rsid w:val="00D80F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CCCA58"/>
  <w15:chartTrackingRefBased/>
  <w15:docId w15:val="{95F2E81F-9C75-4FD9-BD60-88822308EF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210D70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10D70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Normal"/>
    <w:link w:val="EndNoteBibliographyChar"/>
    <w:rsid w:val="00210D70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10D70"/>
    <w:rPr>
      <w:rFonts w:ascii="맑은 고딕" w:eastAsia="맑은 고딕" w:hAnsi="맑은 고딕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66EA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6EA5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</TotalTime>
  <Pages>2</Pages>
  <Words>1043</Words>
  <Characters>5948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h Youngjoon</dc:creator>
  <cp:keywords/>
  <dc:description/>
  <cp:lastModifiedBy>Suh Youngjoon</cp:lastModifiedBy>
  <cp:revision>2</cp:revision>
  <dcterms:created xsi:type="dcterms:W3CDTF">2021-01-02T16:27:00Z</dcterms:created>
  <dcterms:modified xsi:type="dcterms:W3CDTF">2021-01-03T08:18:00Z</dcterms:modified>
</cp:coreProperties>
</file>